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EA2" w:rsidRPr="000F759D" w:rsidRDefault="00AB6450" w:rsidP="00C534C2">
      <w:pPr>
        <w:spacing w:line="480" w:lineRule="auto"/>
        <w:rPr>
          <w:i/>
        </w:rPr>
      </w:pPr>
      <w:r w:rsidRPr="000F759D">
        <w:t xml:space="preserve">RUNNING HEAD: </w:t>
      </w:r>
      <w:r w:rsidR="001C785F" w:rsidRPr="001C785F">
        <w:t>IT</w:t>
      </w:r>
    </w:p>
    <w:p w:rsidR="006E2EA2" w:rsidRPr="000F759D" w:rsidRDefault="006E2EA2" w:rsidP="00C534C2">
      <w:pPr>
        <w:spacing w:line="480" w:lineRule="auto"/>
      </w:pPr>
    </w:p>
    <w:p w:rsidR="006E2EA2" w:rsidRPr="000F759D" w:rsidRDefault="006E2EA2" w:rsidP="00C534C2">
      <w:pPr>
        <w:spacing w:line="480" w:lineRule="auto"/>
      </w:pPr>
    </w:p>
    <w:p w:rsidR="006E2EA2" w:rsidRPr="000F759D" w:rsidRDefault="006E2EA2" w:rsidP="00C534C2">
      <w:pPr>
        <w:spacing w:line="480" w:lineRule="auto"/>
      </w:pPr>
    </w:p>
    <w:p w:rsidR="006E2EA2" w:rsidRPr="000F759D" w:rsidRDefault="006E2EA2" w:rsidP="00C534C2">
      <w:pPr>
        <w:spacing w:line="480" w:lineRule="auto"/>
      </w:pPr>
    </w:p>
    <w:p w:rsidR="006E2EA2" w:rsidRPr="000F759D" w:rsidRDefault="006E2EA2" w:rsidP="00C534C2">
      <w:pPr>
        <w:spacing w:line="480" w:lineRule="auto"/>
      </w:pPr>
    </w:p>
    <w:p w:rsidR="006E2EA2" w:rsidRPr="000F759D" w:rsidRDefault="006E2EA2" w:rsidP="00C534C2">
      <w:pPr>
        <w:spacing w:line="480" w:lineRule="auto"/>
      </w:pPr>
    </w:p>
    <w:p w:rsidR="007838B8" w:rsidRPr="000F759D" w:rsidRDefault="007838B8" w:rsidP="00C534C2">
      <w:pPr>
        <w:spacing w:line="480" w:lineRule="auto"/>
      </w:pPr>
    </w:p>
    <w:p w:rsidR="006E2EA2" w:rsidRPr="000F759D" w:rsidRDefault="006E2EA2" w:rsidP="00C534C2">
      <w:pPr>
        <w:spacing w:line="480" w:lineRule="auto"/>
      </w:pPr>
    </w:p>
    <w:p w:rsidR="006E2EA2" w:rsidRPr="000F759D" w:rsidRDefault="006E2EA2" w:rsidP="00C534C2">
      <w:pPr>
        <w:spacing w:line="480" w:lineRule="auto"/>
      </w:pPr>
    </w:p>
    <w:p w:rsidR="001C785F" w:rsidRDefault="00AB6450" w:rsidP="00C534C2">
      <w:pPr>
        <w:tabs>
          <w:tab w:val="left" w:pos="4136"/>
        </w:tabs>
        <w:spacing w:line="480" w:lineRule="auto"/>
        <w:jc w:val="center"/>
      </w:pPr>
      <w:r w:rsidRPr="001C785F">
        <w:t>Assessment 1</w:t>
      </w:r>
    </w:p>
    <w:p w:rsidR="001C785F" w:rsidRDefault="00AB6450" w:rsidP="00C534C2">
      <w:pPr>
        <w:tabs>
          <w:tab w:val="left" w:pos="4136"/>
        </w:tabs>
        <w:spacing w:line="480" w:lineRule="auto"/>
        <w:jc w:val="center"/>
      </w:pPr>
      <w:r w:rsidRPr="001C785F">
        <w:t>Steven Everson</w:t>
      </w:r>
    </w:p>
    <w:p w:rsidR="006E2EA2" w:rsidRPr="000F759D" w:rsidRDefault="00AB6450" w:rsidP="00C534C2">
      <w:pPr>
        <w:tabs>
          <w:tab w:val="left" w:pos="4136"/>
        </w:tabs>
        <w:spacing w:line="480" w:lineRule="auto"/>
        <w:jc w:val="center"/>
      </w:pPr>
      <w:r w:rsidRPr="000F759D">
        <w:t>[Name of the Institution]</w:t>
      </w:r>
    </w:p>
    <w:p w:rsidR="000F759D" w:rsidRPr="000F759D" w:rsidRDefault="00AB6450" w:rsidP="00C534C2">
      <w:pPr>
        <w:pStyle w:val="Title"/>
      </w:pPr>
      <w:r>
        <w:br w:type="page"/>
      </w:r>
    </w:p>
    <w:p w:rsidR="00B54460" w:rsidRDefault="00AB6450" w:rsidP="00C534C2">
      <w:pPr>
        <w:pStyle w:val="Title"/>
      </w:pPr>
      <w:r w:rsidRPr="001C785F">
        <w:lastRenderedPageBreak/>
        <w:t>Assessment 1</w:t>
      </w:r>
    </w:p>
    <w:p w:rsidR="003E2584" w:rsidRDefault="00AB6450" w:rsidP="00C534C2">
      <w:pPr>
        <w:spacing w:line="480" w:lineRule="auto"/>
      </w:pPr>
      <w:r w:rsidRPr="003E2584">
        <w:tab/>
        <w:t xml:space="preserve">The Information Systems or Information Technology </w:t>
      </w:r>
      <w:r w:rsidR="00FE7E8C">
        <w:t>is</w:t>
      </w:r>
      <w:r w:rsidRPr="003E2584">
        <w:t xml:space="preserve"> utilized by business organizations to improve the business position and </w:t>
      </w:r>
      <w:r w:rsidR="007D2082">
        <w:t>compete with rivals</w:t>
      </w:r>
      <w:r w:rsidRPr="003E2584">
        <w:t xml:space="preserve">. </w:t>
      </w:r>
      <w:r>
        <w:t xml:space="preserve">IT is imperative to enhance the efficiency of business operations and </w:t>
      </w:r>
      <w:r w:rsidR="00922A20">
        <w:t xml:space="preserve">bring innovation in its processes. </w:t>
      </w:r>
      <w:r w:rsidR="007D2082">
        <w:t>In the highly competitive business environment, organizations cannot survive without technological innovations and use of Information Systems. In addition, companies</w:t>
      </w:r>
      <w:r w:rsidR="00661051">
        <w:t xml:space="preserve"> that utilized </w:t>
      </w:r>
      <w:r w:rsidR="007D2082" w:rsidRPr="007D2082">
        <w:t>IS/IT</w:t>
      </w:r>
      <w:r w:rsidR="007D2082">
        <w:t xml:space="preserve"> to innovate and maintain a competitive </w:t>
      </w:r>
      <w:r w:rsidR="004A405E">
        <w:t xml:space="preserve">position in the market. </w:t>
      </w:r>
    </w:p>
    <w:p w:rsidR="00411990" w:rsidRPr="003E2584" w:rsidRDefault="00AB6450" w:rsidP="00C534C2">
      <w:pPr>
        <w:pStyle w:val="Heading1"/>
      </w:pPr>
      <w:r>
        <w:t xml:space="preserve">Examples from Industries </w:t>
      </w:r>
      <w:r w:rsidR="006768F5">
        <w:t xml:space="preserve"> </w:t>
      </w:r>
    </w:p>
    <w:p w:rsidR="00661051" w:rsidRDefault="00AB6450" w:rsidP="00C534C2">
      <w:pPr>
        <w:spacing w:line="480" w:lineRule="auto"/>
        <w:rPr>
          <w:lang w:val="en-AU"/>
        </w:rPr>
      </w:pPr>
      <w:r>
        <w:tab/>
        <w:t xml:space="preserve">Some of the organizations that have employed IS/IT for innovation include </w:t>
      </w:r>
      <w:proofErr w:type="spellStart"/>
      <w:r>
        <w:rPr>
          <w:lang w:val="en-AU"/>
        </w:rPr>
        <w:t>Zappos</w:t>
      </w:r>
      <w:proofErr w:type="spellEnd"/>
      <w:r>
        <w:rPr>
          <w:lang w:val="en-AU"/>
        </w:rPr>
        <w:t xml:space="preserve">, Netflix, Amazon, </w:t>
      </w:r>
      <w:r w:rsidR="00720A93">
        <w:rPr>
          <w:lang w:val="en-AU"/>
        </w:rPr>
        <w:t>Royal Bank of Scotland</w:t>
      </w:r>
      <w:r>
        <w:rPr>
          <w:lang w:val="en-AU"/>
        </w:rPr>
        <w:t xml:space="preserve"> and </w:t>
      </w:r>
      <w:r w:rsidRPr="003E2584">
        <w:rPr>
          <w:lang w:val="en-AU"/>
        </w:rPr>
        <w:t>CVS Health</w:t>
      </w:r>
      <w:r>
        <w:rPr>
          <w:lang w:val="en-AU"/>
        </w:rPr>
        <w:t xml:space="preserve"> etc</w:t>
      </w:r>
      <w:r w:rsidR="006768F5">
        <w:rPr>
          <w:lang w:val="en-AU"/>
        </w:rPr>
        <w:t>.</w:t>
      </w:r>
      <w:r w:rsidR="003C045F">
        <w:rPr>
          <w:lang w:val="en-AU"/>
        </w:rPr>
        <w:t xml:space="preserve"> </w:t>
      </w:r>
      <w:r w:rsidR="003C045F">
        <w:rPr>
          <w:lang w:val="en-AU"/>
        </w:rPr>
        <w:fldChar w:fldCharType="begin"/>
      </w:r>
      <w:r w:rsidR="003C045F">
        <w:rPr>
          <w:lang w:val="en-AU"/>
        </w:rPr>
        <w:instrText xml:space="preserve"> ADDIN ZOTERO_ITEM CSL_CITATION {"citationID":"OOD9jzs1","properties":{"formattedCitation":"(\\uc0\\u8220{}The World\\uc0\\u8217{}s Most Innovative Companies List,\\uc0\\u8221{} n.d.)","plainCitation":"(“The World’s Most Innovative Companies List,” n.d.)","noteIndex":0},"citationItems":[{"id":914,"uris":["http://zotero.org/users/local/orkqtrjP/items/IQX9DUPZ"],"uri":["http://zotero.org/users/local/orkqtrjP/items/IQX9DUPZ"],"itemData":{"id":914,"type":"webpage","title":"The World's Most Innovative Companies List","URL":"https://www.forbes.com/innovative-companies/list/#tab:rank","accessed":{"date-parts":[["2019",8,21]]}}}],"schema":"https://github.com/citation-style-language/schema/raw/master/csl-citation.json"} </w:instrText>
      </w:r>
      <w:r w:rsidR="003C045F">
        <w:rPr>
          <w:lang w:val="en-AU"/>
        </w:rPr>
        <w:fldChar w:fldCharType="separate"/>
      </w:r>
      <w:r w:rsidR="003C045F" w:rsidRPr="003C045F">
        <w:t xml:space="preserve">(“The World’s Most Innovative Companies List,” </w:t>
      </w:r>
      <w:proofErr w:type="spellStart"/>
      <w:r w:rsidR="003C045F" w:rsidRPr="003C045F">
        <w:t>n.d.</w:t>
      </w:r>
      <w:proofErr w:type="spellEnd"/>
      <w:r w:rsidR="003C045F" w:rsidRPr="003C045F">
        <w:t>)</w:t>
      </w:r>
      <w:r w:rsidR="003C045F">
        <w:rPr>
          <w:lang w:val="en-AU"/>
        </w:rPr>
        <w:fldChar w:fldCharType="end"/>
      </w:r>
      <w:r w:rsidRPr="003E2584">
        <w:rPr>
          <w:lang w:val="en-AU"/>
        </w:rPr>
        <w:t>.</w:t>
      </w:r>
      <w:r>
        <w:rPr>
          <w:lang w:val="en-AU"/>
        </w:rPr>
        <w:t xml:space="preserve"> </w:t>
      </w:r>
      <w:proofErr w:type="spellStart"/>
      <w:r>
        <w:rPr>
          <w:lang w:val="en-AU"/>
        </w:rPr>
        <w:t>Zappos</w:t>
      </w:r>
      <w:proofErr w:type="spellEnd"/>
      <w:r>
        <w:rPr>
          <w:lang w:val="en-AU"/>
        </w:rPr>
        <w:t xml:space="preserve"> is known to be one of the most successful organisations that implemented IS to bring </w:t>
      </w:r>
      <w:r w:rsidRPr="00661051">
        <w:rPr>
          <w:lang w:val="en-AU"/>
        </w:rPr>
        <w:t xml:space="preserve">innovation in </w:t>
      </w:r>
      <w:r w:rsidRPr="00661051">
        <w:t xml:space="preserve">the customer service experience. The website of the company is connected with the warehouse management and merchandising planning and warehouse management </w:t>
      </w:r>
      <w:r w:rsidRPr="00B25EE5">
        <w:t>system. The company utilizes IS to compute precise merchandize and make updates on a daily basis</w:t>
      </w:r>
      <w:r w:rsidR="00125D95">
        <w:t xml:space="preserve"> </w:t>
      </w:r>
      <w:r w:rsidR="00125D95">
        <w:fldChar w:fldCharType="begin"/>
      </w:r>
      <w:r w:rsidR="00125D95">
        <w:instrText xml:space="preserve"> ADDIN ZOTERO_ITEM CSL_CITATION {"citationID":"7lFdjP7k","properties":{"formattedCitation":"(Rainer et al., 2013)","plainCitation":"(Rainer et al., 2013)","noteIndex":0},"citationItems":[{"id":681,"uris":["http://zotero.org/users/local/orkqtrjP/items/AYKN2F32"],"uri":["http://zotero.org/users/local/orkqtrjP/items/AYKN2F32"],"itemData":{"id":681,"type":"book","title":"Introduction to information systems: Supporting and transforming business","publisher":"John Wiley &amp; Sons","ISBN":"1-118-47699-9","author":[{"family":"Rainer","given":"R. Kelly"},{"family":"Cegielski","given":"Casey G."},{"family":"Splettstoesser-Hogeterp","given":"Ingrid"},{"family":"Sanchez-Rodriguez","given":"Cristobal"}],"issued":{"date-parts":[["2013"]]}}}],"schema":"https://github.com/citation-style-language/schema/raw/master/csl-citation.json"} </w:instrText>
      </w:r>
      <w:r w:rsidR="00125D95">
        <w:fldChar w:fldCharType="separate"/>
      </w:r>
      <w:r w:rsidR="00125D95" w:rsidRPr="00125D95">
        <w:t>(Rainer et al., 2013)</w:t>
      </w:r>
      <w:r w:rsidR="00125D95">
        <w:fldChar w:fldCharType="end"/>
      </w:r>
      <w:r w:rsidR="00125D95">
        <w:t>.</w:t>
      </w:r>
      <w:r w:rsidR="00B25EE5">
        <w:rPr>
          <w:color w:val="FF0000"/>
          <w:lang w:val="en-AU"/>
        </w:rPr>
        <w:t xml:space="preserve"> </w:t>
      </w:r>
      <w:r w:rsidR="00B25EE5" w:rsidRPr="007F5645">
        <w:rPr>
          <w:lang w:val="en-AU"/>
        </w:rPr>
        <w:t xml:space="preserve">Netflix is a famous name </w:t>
      </w:r>
      <w:r w:rsidR="007F5645" w:rsidRPr="007F5645">
        <w:rPr>
          <w:lang w:val="en-AU"/>
        </w:rPr>
        <w:t>when it comes to creative technological innovation</w:t>
      </w:r>
      <w:r w:rsidR="007F5645">
        <w:rPr>
          <w:lang w:val="en-AU"/>
        </w:rPr>
        <w:t xml:space="preserve">. It is an excellent example of the successful adoption of information technology that </w:t>
      </w:r>
      <w:r w:rsidR="003C401A">
        <w:rPr>
          <w:lang w:val="en-AU"/>
        </w:rPr>
        <w:t>brought</w:t>
      </w:r>
      <w:r w:rsidR="007F5645">
        <w:rPr>
          <w:lang w:val="en-AU"/>
        </w:rPr>
        <w:t xml:space="preserve"> a huge revolution in the industry of </w:t>
      </w:r>
      <w:r w:rsidR="003C401A">
        <w:rPr>
          <w:lang w:val="en-AU"/>
        </w:rPr>
        <w:t>television</w:t>
      </w:r>
      <w:r w:rsidR="007F5645">
        <w:rPr>
          <w:lang w:val="en-AU"/>
        </w:rPr>
        <w:t xml:space="preserve"> </w:t>
      </w:r>
      <w:r w:rsidR="003C401A">
        <w:rPr>
          <w:lang w:val="en-AU"/>
        </w:rPr>
        <w:t>shows</w:t>
      </w:r>
      <w:r w:rsidR="00E50350">
        <w:rPr>
          <w:lang w:val="en-AU"/>
        </w:rPr>
        <w:t xml:space="preserve"> </w:t>
      </w:r>
      <w:r w:rsidR="00E50350">
        <w:rPr>
          <w:lang w:val="en-AU"/>
        </w:rPr>
        <w:fldChar w:fldCharType="begin"/>
      </w:r>
      <w:r w:rsidR="00E50350">
        <w:rPr>
          <w:lang w:val="en-AU"/>
        </w:rPr>
        <w:instrText xml:space="preserve"> ADDIN ZOTERO_ITEM CSL_CITATION {"citationID":"H5XHsEIt","properties":{"formattedCitation":"(McDonald and Smith-Rowsey, 2016)","plainCitation":"(McDonald and Smith-Rowsey, 2016)","noteIndex":0},"citationItems":[{"id":911,"uris":["http://zotero.org/users/local/orkqtrjP/items/IWU29TYS"],"uri":["http://zotero.org/users/local/orkqtrjP/items/IWU29TYS"],"itemData":{"id":911,"type":"book","title":"The Netflix effect: Technology and entertainment in the 21st century","publisher":"Bloomsbury Publishing USA","ISBN":"1-5013-0942-0","author":[{"family":"McDonald","given":"Kevin"},{"family":"Smith-Rowsey","given":"Daniel"}],"issued":{"date-parts":[["2016"]]}}}],"schema":"https://github.com/citation-style-language/schema/raw/master/csl-citation.json"} </w:instrText>
      </w:r>
      <w:r w:rsidR="00E50350">
        <w:rPr>
          <w:lang w:val="en-AU"/>
        </w:rPr>
        <w:fldChar w:fldCharType="separate"/>
      </w:r>
      <w:r w:rsidR="00E50350" w:rsidRPr="00E50350">
        <w:t>(McDonald and Smith-</w:t>
      </w:r>
      <w:proofErr w:type="spellStart"/>
      <w:r w:rsidR="00E50350" w:rsidRPr="00E50350">
        <w:t>Rowsey</w:t>
      </w:r>
      <w:proofErr w:type="spellEnd"/>
      <w:r w:rsidR="00E50350" w:rsidRPr="00E50350">
        <w:t>, 2016)</w:t>
      </w:r>
      <w:r w:rsidR="00E50350">
        <w:rPr>
          <w:lang w:val="en-AU"/>
        </w:rPr>
        <w:fldChar w:fldCharType="end"/>
      </w:r>
      <w:r w:rsidR="009D1954">
        <w:rPr>
          <w:lang w:val="en-AU"/>
        </w:rPr>
        <w:t xml:space="preserve">. </w:t>
      </w:r>
    </w:p>
    <w:p w:rsidR="009D1954" w:rsidRPr="00661051" w:rsidRDefault="00AB6450" w:rsidP="00C534C2">
      <w:pPr>
        <w:spacing w:line="480" w:lineRule="auto"/>
        <w:ind w:firstLine="720"/>
        <w:rPr>
          <w:color w:val="FF0000"/>
          <w:lang w:val="en-AU"/>
        </w:rPr>
      </w:pPr>
      <w:r>
        <w:rPr>
          <w:lang w:val="en-AU"/>
        </w:rPr>
        <w:t xml:space="preserve">Amazon is s one of the leading innovative </w:t>
      </w:r>
      <w:r w:rsidR="00F4312E">
        <w:rPr>
          <w:lang w:val="en-AU"/>
        </w:rPr>
        <w:t>giants</w:t>
      </w:r>
      <w:r>
        <w:rPr>
          <w:lang w:val="en-AU"/>
        </w:rPr>
        <w:t xml:space="preserve"> and in 2017 it was considered as the most innovative company in the world. The technological sophistication at the company empowers customers to interact with the digital platform of the company</w:t>
      </w:r>
      <w:r w:rsidR="00D42851">
        <w:rPr>
          <w:lang w:val="en-AU"/>
        </w:rPr>
        <w:t xml:space="preserve"> </w:t>
      </w:r>
      <w:r w:rsidR="00D42851">
        <w:rPr>
          <w:lang w:val="en-AU"/>
        </w:rPr>
        <w:fldChar w:fldCharType="begin"/>
      </w:r>
      <w:r w:rsidR="00D42851">
        <w:rPr>
          <w:lang w:val="en-AU"/>
        </w:rPr>
        <w:instrText xml:space="preserve"> ADDIN ZOTERO_ITEM CSL_CITATION {"citationID":"3nG3VxzC","properties":{"formattedCitation":"(Thierry and Lescop, 2009)","plainCitation":"(Thierry and Lescop, 2009)","noteIndex":0},"citationItems":[{"id":909,"uris":["http://zotero.org/users/local/orkqtrjP/items/B28F3H4G"],"uri":["http://zotero.org/users/local/orkqtrjP/items/B28F3H4G"],"itemData":{"id":909,"type":"article-journal","title":"Open innovation within business ecosystems: a tale from Amazon. com","container-title":"Communications &amp; stratégies","page":"37","issue":"74","author":[{"family":"Thierry","given":"Isckia"},{"family":"Lescop","given":"Denis"}],"issued":{"date-parts":[["2009"]]}}}],"schema":"https://github.com/citation-style-language/schema/raw/master/csl-citation.json"} </w:instrText>
      </w:r>
      <w:r w:rsidR="00D42851">
        <w:rPr>
          <w:lang w:val="en-AU"/>
        </w:rPr>
        <w:fldChar w:fldCharType="separate"/>
      </w:r>
      <w:r w:rsidR="00D42851" w:rsidRPr="00D42851">
        <w:t xml:space="preserve">(Thierry and </w:t>
      </w:r>
      <w:proofErr w:type="spellStart"/>
      <w:r w:rsidR="00D42851" w:rsidRPr="00D42851">
        <w:t>Lescop</w:t>
      </w:r>
      <w:proofErr w:type="spellEnd"/>
      <w:r w:rsidR="00D42851" w:rsidRPr="00D42851">
        <w:t>, 2009)</w:t>
      </w:r>
      <w:r w:rsidR="00D42851">
        <w:rPr>
          <w:lang w:val="en-AU"/>
        </w:rPr>
        <w:fldChar w:fldCharType="end"/>
      </w:r>
      <w:r>
        <w:rPr>
          <w:lang w:val="en-AU"/>
        </w:rPr>
        <w:t xml:space="preserve">. </w:t>
      </w:r>
      <w:r w:rsidR="00F810B9">
        <w:rPr>
          <w:lang w:val="en-AU"/>
        </w:rPr>
        <w:t xml:space="preserve">It has adopted the technology of networking to integrate its </w:t>
      </w:r>
      <w:r w:rsidR="00F810B9">
        <w:rPr>
          <w:lang w:val="en-AU"/>
        </w:rPr>
        <w:lastRenderedPageBreak/>
        <w:t xml:space="preserve">human resource, logistics and accounting systems. </w:t>
      </w:r>
      <w:r w:rsidR="00F56874">
        <w:rPr>
          <w:lang w:val="en-AU"/>
        </w:rPr>
        <w:t xml:space="preserve">However, some </w:t>
      </w:r>
      <w:r w:rsidR="00C12B26">
        <w:rPr>
          <w:lang w:val="en-AU"/>
        </w:rPr>
        <w:t>corporations</w:t>
      </w:r>
      <w:r w:rsidR="00F56874">
        <w:rPr>
          <w:lang w:val="en-AU"/>
        </w:rPr>
        <w:t xml:space="preserve"> also failed to implement IT and IS successful</w:t>
      </w:r>
      <w:r w:rsidR="006768F5">
        <w:rPr>
          <w:lang w:val="en-AU"/>
        </w:rPr>
        <w:t>ly,</w:t>
      </w:r>
      <w:r w:rsidR="00F56874">
        <w:rPr>
          <w:lang w:val="en-AU"/>
        </w:rPr>
        <w:t xml:space="preserve"> that caused huge disruption. One example of such an organisation is the </w:t>
      </w:r>
      <w:r w:rsidR="00F56874" w:rsidRPr="00F56874">
        <w:rPr>
          <w:lang w:val="en-AU"/>
        </w:rPr>
        <w:t xml:space="preserve">Royal Bank of </w:t>
      </w:r>
      <w:r w:rsidR="00C12B26" w:rsidRPr="00F56874">
        <w:rPr>
          <w:lang w:val="en-AU"/>
        </w:rPr>
        <w:t>Scotland</w:t>
      </w:r>
      <w:r w:rsidR="00C12B26">
        <w:rPr>
          <w:lang w:val="en-AU"/>
        </w:rPr>
        <w:t xml:space="preserve"> that caused disruption among 600,000 customers due to a system failure in 2015. </w:t>
      </w:r>
    </w:p>
    <w:p w:rsidR="00EE4BD1" w:rsidRPr="00B467F1" w:rsidRDefault="00AB6450" w:rsidP="00C534C2">
      <w:pPr>
        <w:pStyle w:val="Heading1"/>
      </w:pPr>
      <w:r w:rsidRPr="00B467F1">
        <w:t>Success</w:t>
      </w:r>
      <w:r w:rsidR="00B54460" w:rsidRPr="00B467F1">
        <w:t xml:space="preserve"> factors </w:t>
      </w:r>
      <w:r w:rsidRPr="00B467F1">
        <w:t>and</w:t>
      </w:r>
      <w:r w:rsidR="00B54460" w:rsidRPr="00B467F1">
        <w:t xml:space="preserve"> lessons learned </w:t>
      </w:r>
    </w:p>
    <w:p w:rsidR="00C12B26" w:rsidRDefault="00AB6450" w:rsidP="00C534C2">
      <w:pPr>
        <w:spacing w:line="480" w:lineRule="auto"/>
        <w:ind w:firstLine="720"/>
        <w:rPr>
          <w:lang w:val="en-AU"/>
        </w:rPr>
      </w:pPr>
      <w:r>
        <w:rPr>
          <w:lang w:val="en-AU"/>
        </w:rPr>
        <w:t xml:space="preserve">Numerous factors </w:t>
      </w:r>
      <w:r w:rsidR="00547054">
        <w:rPr>
          <w:lang w:val="en-AU"/>
        </w:rPr>
        <w:t xml:space="preserve">were responsible for the success and failures of these corporations concerning the implementation of IT and IS. </w:t>
      </w:r>
      <w:proofErr w:type="spellStart"/>
      <w:r w:rsidR="00305ABC">
        <w:rPr>
          <w:lang w:val="en-AU"/>
        </w:rPr>
        <w:t>Zappos</w:t>
      </w:r>
      <w:proofErr w:type="spellEnd"/>
      <w:r w:rsidR="00305ABC">
        <w:rPr>
          <w:lang w:val="en-AU"/>
        </w:rPr>
        <w:t xml:space="preserve"> used IS to enhance the customer's shopping experience. The e-commerce system implemented by the company enhanced customer experience that resulted in a huge loyal customer base</w:t>
      </w:r>
      <w:r w:rsidR="00DA49CE">
        <w:rPr>
          <w:lang w:val="en-AU"/>
        </w:rPr>
        <w:t xml:space="preserve"> </w:t>
      </w:r>
      <w:r w:rsidR="007E2F5E">
        <w:rPr>
          <w:lang w:val="en-AU"/>
        </w:rPr>
        <w:t xml:space="preserve">and gave creative freedom to its employees </w:t>
      </w:r>
      <w:r w:rsidR="00DA49CE">
        <w:rPr>
          <w:lang w:val="en-AU"/>
        </w:rPr>
        <w:fldChar w:fldCharType="begin"/>
      </w:r>
      <w:r w:rsidR="00DA49CE">
        <w:rPr>
          <w:lang w:val="en-AU"/>
        </w:rPr>
        <w:instrText xml:space="preserve"> ADDIN ZOTERO_ITEM CSL_CITATION {"citationID":"6joMgBlO","properties":{"formattedCitation":"(Perschel, 2010)","plainCitation":"(Perschel, 2010)","noteIndex":0},"citationItems":[{"id":682,"uris":["http://zotero.org/users/local/orkqtrjP/items/IWK3UT5F"],"uri":["http://zotero.org/users/local/orkqtrjP/items/IWK3UT5F"],"itemData":{"id":682,"type":"article-journal","title":"Work</w:instrText>
      </w:r>
      <w:r w:rsidR="00DA49CE">
        <w:rPr>
          <w:rFonts w:ascii="Cambria Math" w:hAnsi="Cambria Math" w:cs="Cambria Math"/>
          <w:lang w:val="en-AU"/>
        </w:rPr>
        <w:instrText>‐</w:instrText>
      </w:r>
      <w:r w:rsidR="00DA49CE">
        <w:rPr>
          <w:lang w:val="en-AU"/>
        </w:rPr>
        <w:instrText xml:space="preserve">life flow: How individuals, Zappos, and other innovative companies achieve high engagement","container-title":"Global Business and Organizational Excellence","page":"17-30","volume":"29","issue":"5","author":[{"family":"Perschel","given":"Anne"}],"issued":{"date-parts":[["2010"]]}}}],"schema":"https://github.com/citation-style-language/schema/raw/master/csl-citation.json"} </w:instrText>
      </w:r>
      <w:r w:rsidR="00DA49CE">
        <w:rPr>
          <w:lang w:val="en-AU"/>
        </w:rPr>
        <w:fldChar w:fldCharType="separate"/>
      </w:r>
      <w:r w:rsidR="00DA49CE" w:rsidRPr="00DA49CE">
        <w:t>(</w:t>
      </w:r>
      <w:proofErr w:type="spellStart"/>
      <w:r w:rsidR="00DA49CE" w:rsidRPr="00DA49CE">
        <w:t>Perschel</w:t>
      </w:r>
      <w:proofErr w:type="spellEnd"/>
      <w:r w:rsidR="00DA49CE" w:rsidRPr="00DA49CE">
        <w:t>, 2010)</w:t>
      </w:r>
      <w:r w:rsidR="00DA49CE">
        <w:rPr>
          <w:lang w:val="en-AU"/>
        </w:rPr>
        <w:fldChar w:fldCharType="end"/>
      </w:r>
      <w:r w:rsidR="00305ABC">
        <w:rPr>
          <w:lang w:val="en-AU"/>
        </w:rPr>
        <w:t xml:space="preserve">. </w:t>
      </w:r>
      <w:r w:rsidR="00253731">
        <w:rPr>
          <w:lang w:val="en-AU"/>
        </w:rPr>
        <w:t>Amazon changed the online shopping and delivery in the most innovative ways. Amazon Prime Air was a game</w:t>
      </w:r>
      <w:r w:rsidR="006D04D1">
        <w:rPr>
          <w:lang w:val="en-AU"/>
        </w:rPr>
        <w:t>-changer</w:t>
      </w:r>
      <w:r w:rsidR="00253731">
        <w:rPr>
          <w:lang w:val="en-AU"/>
        </w:rPr>
        <w:t xml:space="preserve"> </w:t>
      </w:r>
      <w:r w:rsidR="006D04D1">
        <w:rPr>
          <w:lang w:val="en-AU"/>
        </w:rPr>
        <w:t xml:space="preserve">in the arena of online shopping since it enabled the fastest delivery via drones. It also uses cloud computing to make web service </w:t>
      </w:r>
      <w:r w:rsidR="00B52F39">
        <w:rPr>
          <w:lang w:val="en-AU"/>
        </w:rPr>
        <w:t xml:space="preserve">faster. </w:t>
      </w:r>
      <w:r w:rsidR="000704F5">
        <w:rPr>
          <w:lang w:val="en-AU"/>
        </w:rPr>
        <w:t xml:space="preserve">Amazon accounts create ease for customers in making </w:t>
      </w:r>
      <w:r w:rsidR="006768F5">
        <w:rPr>
          <w:lang w:val="en-AU"/>
        </w:rPr>
        <w:t xml:space="preserve">payments. In addition, both </w:t>
      </w:r>
      <w:r w:rsidR="000704F5">
        <w:rPr>
          <w:lang w:val="en-AU"/>
        </w:rPr>
        <w:t xml:space="preserve">businesses merged to bring the best outcome for customers. </w:t>
      </w:r>
    </w:p>
    <w:p w:rsidR="00F567BE" w:rsidRDefault="00AB6450" w:rsidP="00C534C2">
      <w:pPr>
        <w:spacing w:line="480" w:lineRule="auto"/>
        <w:ind w:firstLine="720"/>
        <w:rPr>
          <w:lang w:val="en-AU"/>
        </w:rPr>
      </w:pPr>
      <w:r>
        <w:rPr>
          <w:lang w:val="en-AU"/>
        </w:rPr>
        <w:t>Netflix has revolutionized the use of the internet to create an innovative business model that transformed the way people watch TV</w:t>
      </w:r>
      <w:r w:rsidR="00E50350">
        <w:rPr>
          <w:lang w:val="en-AU"/>
        </w:rPr>
        <w:t xml:space="preserve"> </w:t>
      </w:r>
      <w:r w:rsidR="00E50350">
        <w:rPr>
          <w:lang w:val="en-AU"/>
        </w:rPr>
        <w:fldChar w:fldCharType="begin"/>
      </w:r>
      <w:r w:rsidR="00BE136F">
        <w:rPr>
          <w:lang w:val="en-AU"/>
        </w:rPr>
        <w:instrText xml:space="preserve"> ADDIN ZOTERO_ITEM CSL_CITATION {"citationID":"nJattuYZ","properties":{"formattedCitation":"(McDonald and Smith-Rowsey, 2016)","plainCitation":"(McDonald and Smith-Rowsey, 2016)","noteIndex":0},"citationItems":[{"id":911,"uris":["http://zotero.org/users/local/orkqtrjP/items/IWU29TYS"],"uri":["http://zotero.org/users/local/orkqtrjP/items/IWU29TYS"],"itemData":{"id":911,"type":"book","title":"The Netflix effect: Technology and entertainment in the 21st century","publisher":"Bloomsbury Publishing USA","ISBN":"1-5013-0942-0","author":[{"family":"McDonald","given":"Kevin"},{"family":"Smith-Rowsey","given":"Daniel"}],"issued":{"date-parts":[["2016"]]}}}],"schema":"https://github.com/citation-style-language/schema/raw/master/csl-citation.json"} </w:instrText>
      </w:r>
      <w:r w:rsidR="00E50350">
        <w:rPr>
          <w:lang w:val="en-AU"/>
        </w:rPr>
        <w:fldChar w:fldCharType="separate"/>
      </w:r>
      <w:r w:rsidR="00E50350" w:rsidRPr="00E50350">
        <w:t>(McDonald and Smith-</w:t>
      </w:r>
      <w:proofErr w:type="spellStart"/>
      <w:r w:rsidR="00E50350" w:rsidRPr="00E50350">
        <w:t>Rowsey</w:t>
      </w:r>
      <w:proofErr w:type="spellEnd"/>
      <w:r w:rsidR="00E50350" w:rsidRPr="00E50350">
        <w:t>, 2016)</w:t>
      </w:r>
      <w:r w:rsidR="00E50350">
        <w:rPr>
          <w:lang w:val="en-AU"/>
        </w:rPr>
        <w:fldChar w:fldCharType="end"/>
      </w:r>
      <w:r>
        <w:rPr>
          <w:lang w:val="en-AU"/>
        </w:rPr>
        <w:t xml:space="preserve">. The internet subscription and </w:t>
      </w:r>
      <w:r w:rsidRPr="00FA76FD">
        <w:rPr>
          <w:lang w:val="en-AU"/>
        </w:rPr>
        <w:t>video streaming</w:t>
      </w:r>
      <w:r>
        <w:rPr>
          <w:lang w:val="en-AU"/>
        </w:rPr>
        <w:t xml:space="preserve"> are some of the ways it chose to deliver content. It transformed the concept of </w:t>
      </w:r>
      <w:r w:rsidRPr="00FA76FD">
        <w:rPr>
          <w:lang w:val="en-AU"/>
        </w:rPr>
        <w:t>exclusive content</w:t>
      </w:r>
      <w:r>
        <w:rPr>
          <w:lang w:val="en-AU"/>
        </w:rPr>
        <w:t xml:space="preserve">, from buying the content to producing its own original content. </w:t>
      </w:r>
      <w:r w:rsidR="00F67AFD">
        <w:rPr>
          <w:lang w:val="en-AU"/>
        </w:rPr>
        <w:t xml:space="preserve">Technology-enabled the company to provide unlimited access to its users anywhere in the world. </w:t>
      </w:r>
      <w:r w:rsidR="00452749">
        <w:rPr>
          <w:lang w:val="en-AU"/>
        </w:rPr>
        <w:t>The case of the Royal Bank of Scotland gives clear speculation of what an IT failure can lead to, especially for the company hig</w:t>
      </w:r>
      <w:r w:rsidR="000F151B">
        <w:rPr>
          <w:lang w:val="en-AU"/>
        </w:rPr>
        <w:t xml:space="preserve">hly dependent on the technology. The IT failure resulted in millions of loss </w:t>
      </w:r>
      <w:r w:rsidR="000F151B">
        <w:rPr>
          <w:lang w:val="en-AU"/>
        </w:rPr>
        <w:lastRenderedPageBreak/>
        <w:t xml:space="preserve">to the customers and a heavy monetary cost to the company as well. </w:t>
      </w:r>
      <w:r w:rsidR="00125D95">
        <w:rPr>
          <w:lang w:val="en-AU"/>
        </w:rPr>
        <w:t>The</w:t>
      </w:r>
      <w:r w:rsidR="000F151B">
        <w:rPr>
          <w:lang w:val="en-AU"/>
        </w:rPr>
        <w:t xml:space="preserve"> banking industry must learn from this failure that banks rely on resilient IT systems and one failure creates a setback for millions of customers.  </w:t>
      </w:r>
    </w:p>
    <w:p w:rsidR="00B54460" w:rsidRDefault="00AB6450" w:rsidP="00C534C2">
      <w:pPr>
        <w:pStyle w:val="Heading1"/>
        <w:rPr>
          <w:lang w:val="en-AU"/>
        </w:rPr>
      </w:pPr>
      <w:r w:rsidRPr="007709C7">
        <w:rPr>
          <w:rStyle w:val="Heading2Char"/>
        </w:rPr>
        <w:t xml:space="preserve">The </w:t>
      </w:r>
      <w:r w:rsidR="00E477A0">
        <w:rPr>
          <w:lang w:val="en-AU"/>
        </w:rPr>
        <w:t>impact</w:t>
      </w:r>
      <w:r w:rsidRPr="00B54460">
        <w:rPr>
          <w:lang w:val="en-AU"/>
        </w:rPr>
        <w:t xml:space="preserve"> of internal </w:t>
      </w:r>
      <w:r w:rsidR="00AD1389">
        <w:rPr>
          <w:lang w:val="en-AU"/>
        </w:rPr>
        <w:t>and</w:t>
      </w:r>
      <w:r w:rsidRPr="00B54460">
        <w:rPr>
          <w:lang w:val="en-AU"/>
        </w:rPr>
        <w:t xml:space="preserve"> external factors </w:t>
      </w:r>
    </w:p>
    <w:p w:rsidR="00BB3788" w:rsidRDefault="00AB6450" w:rsidP="00C534C2">
      <w:pPr>
        <w:spacing w:line="480" w:lineRule="auto"/>
      </w:pPr>
      <w:r>
        <w:rPr>
          <w:lang w:val="en-AU"/>
        </w:rPr>
        <w:tab/>
      </w:r>
      <w:r w:rsidR="0089001E">
        <w:rPr>
          <w:lang w:val="en-AU"/>
        </w:rPr>
        <w:t xml:space="preserve">The </w:t>
      </w:r>
      <w:r w:rsidR="000B1664">
        <w:rPr>
          <w:lang w:val="en-AU"/>
        </w:rPr>
        <w:t xml:space="preserve">success or failure of an </w:t>
      </w:r>
      <w:r w:rsidR="0089001E">
        <w:rPr>
          <w:lang w:val="en-AU"/>
        </w:rPr>
        <w:t xml:space="preserve">IT/IS enabled innovation </w:t>
      </w:r>
      <w:r w:rsidR="000B1664">
        <w:rPr>
          <w:lang w:val="en-AU"/>
        </w:rPr>
        <w:t xml:space="preserve">depends on numerous internal and external factors. These factors guide an organisation in the way it can implement the technology to enhance its business performance. </w:t>
      </w:r>
      <w:r w:rsidR="00A50614">
        <w:rPr>
          <w:lang w:val="en-AU"/>
        </w:rPr>
        <w:t>The internal factors like people, management and leadership of an organisation determine the success of IT-based programs as well</w:t>
      </w:r>
      <w:r w:rsidR="00BE136F">
        <w:rPr>
          <w:lang w:val="en-AU"/>
        </w:rPr>
        <w:t xml:space="preserve"> </w:t>
      </w:r>
      <w:r w:rsidR="00BE136F">
        <w:rPr>
          <w:lang w:val="en-AU"/>
        </w:rPr>
        <w:fldChar w:fldCharType="begin"/>
      </w:r>
      <w:r w:rsidR="00BE136F">
        <w:rPr>
          <w:lang w:val="en-AU"/>
        </w:rPr>
        <w:instrText xml:space="preserve"> ADDIN ZOTERO_ITEM CSL_CITATION {"citationID":"JZMW5DRv","properties":{"formattedCitation":"(Deschamps, 2005)","plainCitation":"(Deschamps, 2005)","noteIndex":0},"citationItems":[{"id":912,"uris":["http://zotero.org/users/local/orkqtrjP/items/UGVFSB2U"],"uri":["http://zotero.org/users/local/orkqtrjP/items/UGVFSB2U"],"itemData":{"id":912,"type":"article-journal","title":"Different leadership skills for different innovation strategies","container-title":"Strategy &amp; Leadership","page":"31-38","volume":"33","issue":"5","author":[{"family":"Deschamps","given":"Jean-Philippe"}],"issued":{"date-parts":[["2005"]]}}}],"schema":"https://github.com/citation-style-language/schema/raw/master/csl-citation.json"} </w:instrText>
      </w:r>
      <w:r w:rsidR="00BE136F">
        <w:rPr>
          <w:lang w:val="en-AU"/>
        </w:rPr>
        <w:fldChar w:fldCharType="separate"/>
      </w:r>
      <w:r w:rsidR="00BE136F" w:rsidRPr="00BE136F">
        <w:t>(</w:t>
      </w:r>
      <w:proofErr w:type="spellStart"/>
      <w:r w:rsidR="00BE136F" w:rsidRPr="00BE136F">
        <w:t>Deschamps</w:t>
      </w:r>
      <w:proofErr w:type="spellEnd"/>
      <w:r w:rsidR="00BE136F" w:rsidRPr="00BE136F">
        <w:t>, 2005)</w:t>
      </w:r>
      <w:r w:rsidR="00BE136F">
        <w:rPr>
          <w:lang w:val="en-AU"/>
        </w:rPr>
        <w:fldChar w:fldCharType="end"/>
      </w:r>
      <w:r w:rsidR="00A50614">
        <w:rPr>
          <w:lang w:val="en-AU"/>
        </w:rPr>
        <w:t xml:space="preserve">. For instance, </w:t>
      </w:r>
      <w:proofErr w:type="spellStart"/>
      <w:r w:rsidR="00A50614">
        <w:rPr>
          <w:lang w:val="en-AU"/>
        </w:rPr>
        <w:t>Zappos</w:t>
      </w:r>
      <w:proofErr w:type="spellEnd"/>
      <w:r w:rsidR="00A50614">
        <w:rPr>
          <w:lang w:val="en-AU"/>
        </w:rPr>
        <w:t xml:space="preserve"> created a culture of "Customer First" and employed technology to attain its aim </w:t>
      </w:r>
      <w:r w:rsidR="006768F5">
        <w:rPr>
          <w:lang w:val="en-AU"/>
        </w:rPr>
        <w:t>to be the best customer service</w:t>
      </w:r>
      <w:r w:rsidR="00A50614">
        <w:rPr>
          <w:lang w:val="en-AU"/>
        </w:rPr>
        <w:t xml:space="preserve"> provider. Employees of the company are familiar with the company's culture and they have an alignment of their personal goals with that of goals of the company. </w:t>
      </w:r>
      <w:r w:rsidR="00A50614" w:rsidRPr="003E6DF4">
        <w:t>Amazon CEO Jeff Bezos is known to be the technology leader that made Amazon the most tech-oriented company</w:t>
      </w:r>
      <w:r w:rsidR="003E6DF4" w:rsidRPr="003E6DF4">
        <w:t xml:space="preserve"> </w:t>
      </w:r>
      <w:r w:rsidR="003E6DF4" w:rsidRPr="003E6DF4">
        <w:fldChar w:fldCharType="begin"/>
      </w:r>
      <w:r w:rsidR="003E6DF4" w:rsidRPr="003E6DF4">
        <w:instrText xml:space="preserve"> ADDIN ZOTERO_ITEM CSL_CITATION {"citationID":"Iuwuxaer","properties":{"formattedCitation":"(Levy, 2011)","plainCitation":"(Levy, 2011)","noteIndex":0},"citationItems":[{"id":910,"uris":["http://zotero.org/users/local/orkqtrjP/items/UTQC5E7Z"],"uri":["http://zotero.org/users/local/orkqtrjP/items/UTQC5E7Z"],"itemData":{"id":910,"type":"article-journal","title":"Jeff Bezos owns the web in more ways than you think","container-title":"Wired Magazine","author":[{"family":"Levy","given":"Steven"}],"issued":{"date-parts":[["2011"]]}}}],"schema":"https://github.com/citation-style-language/schema/raw/master/csl-citation.json"} </w:instrText>
      </w:r>
      <w:r w:rsidR="003E6DF4" w:rsidRPr="003E6DF4">
        <w:fldChar w:fldCharType="separate"/>
      </w:r>
      <w:r w:rsidR="003E6DF4" w:rsidRPr="003E6DF4">
        <w:t>(Levy, 2011)</w:t>
      </w:r>
      <w:r w:rsidR="003E6DF4" w:rsidRPr="003E6DF4">
        <w:fldChar w:fldCharType="end"/>
      </w:r>
      <w:r w:rsidR="00A50614" w:rsidRPr="003E6DF4">
        <w:t xml:space="preserve">. </w:t>
      </w:r>
    </w:p>
    <w:p w:rsidR="00E27747" w:rsidRDefault="00AB6450" w:rsidP="00C534C2">
      <w:pPr>
        <w:spacing w:line="480" w:lineRule="auto"/>
        <w:ind w:firstLine="720"/>
        <w:rPr>
          <w:lang w:val="en-AU"/>
        </w:rPr>
      </w:pPr>
      <w:r w:rsidRPr="003E6DF4">
        <w:t xml:space="preserve">In addition, the company responded to the external factors </w:t>
      </w:r>
      <w:r w:rsidR="00A97282" w:rsidRPr="003E6DF4">
        <w:t xml:space="preserve">of adopting the best innovative technology to serve its customers and differentiate itself from other players in the industry. </w:t>
      </w:r>
      <w:r w:rsidR="00BB3788">
        <w:t xml:space="preserve">Amazon takes several other decisions such as merging with </w:t>
      </w:r>
      <w:proofErr w:type="spellStart"/>
      <w:r w:rsidR="00BB3788">
        <w:t>Zappos</w:t>
      </w:r>
      <w:proofErr w:type="spellEnd"/>
      <w:r w:rsidR="00BB3788">
        <w:t xml:space="preserve"> to preserve its position in the </w:t>
      </w:r>
      <w:r w:rsidR="004E4D32">
        <w:t xml:space="preserve">highly competitive </w:t>
      </w:r>
      <w:r w:rsidR="00BB3788">
        <w:t>e-commerce industry</w:t>
      </w:r>
      <w:r w:rsidR="004E4D32">
        <w:t xml:space="preserve"> </w:t>
      </w:r>
      <w:r w:rsidR="00BB3788">
        <w:t>alongside</w:t>
      </w:r>
      <w:r w:rsidR="004E4D32">
        <w:t xml:space="preserve"> introducing innovative technologies</w:t>
      </w:r>
      <w:r w:rsidR="00BB3788">
        <w:t xml:space="preserve">. </w:t>
      </w:r>
      <w:r w:rsidR="009F10CC">
        <w:t xml:space="preserve">Netflix also retorted to the external factors and was able to explore potential opportunities in the industry before any tech leader. The company leadership resulted in a huge success and made Netflix a technological breakthrough. </w:t>
      </w:r>
      <w:r w:rsidR="0089037E">
        <w:rPr>
          <w:lang w:val="en-AU"/>
        </w:rPr>
        <w:t xml:space="preserve">In the same manner, the failure of the Royal Bank of Scotland is not merely an IT failure but an outcome of several poor decisions taken by the company. </w:t>
      </w:r>
      <w:r w:rsidR="009F10CC">
        <w:rPr>
          <w:lang w:val="en-AU"/>
        </w:rPr>
        <w:t xml:space="preserve">It is </w:t>
      </w:r>
      <w:r w:rsidR="009F10CC">
        <w:rPr>
          <w:lang w:val="en-AU"/>
        </w:rPr>
        <w:lastRenderedPageBreak/>
        <w:t>proof of the lack of effective management and leadership at the company that led to the IT system crash. Besides, the bank went</w:t>
      </w:r>
      <w:r w:rsidR="006768F5">
        <w:rPr>
          <w:lang w:val="en-AU"/>
        </w:rPr>
        <w:t xml:space="preserve"> for</w:t>
      </w:r>
      <w:r w:rsidR="009F10CC">
        <w:rPr>
          <w:lang w:val="en-AU"/>
        </w:rPr>
        <w:t xml:space="preserve"> an IT upgrade but failed to keep its operations streamlined.</w:t>
      </w:r>
    </w:p>
    <w:p w:rsidR="00B54460" w:rsidRPr="00E27747" w:rsidRDefault="00AB6450" w:rsidP="00C534C2">
      <w:pPr>
        <w:pStyle w:val="Heading1"/>
      </w:pPr>
      <w:r w:rsidRPr="00B54460">
        <w:rPr>
          <w:lang w:val="en-AU"/>
        </w:rPr>
        <w:t xml:space="preserve">Recommendations </w:t>
      </w:r>
    </w:p>
    <w:p w:rsidR="000B1664" w:rsidRDefault="00AB6450" w:rsidP="00C534C2">
      <w:pPr>
        <w:spacing w:line="480" w:lineRule="auto"/>
        <w:rPr>
          <w:lang w:val="en-AU"/>
        </w:rPr>
      </w:pPr>
      <w:r>
        <w:rPr>
          <w:lang w:val="en-AU"/>
        </w:rPr>
        <w:tab/>
      </w:r>
      <w:r w:rsidR="00E27747">
        <w:rPr>
          <w:lang w:val="en-AU"/>
        </w:rPr>
        <w:t>This paper discussed some success and failure stories with regard to IT/IS innovations. From the successful IT projects, it can be witnessed that IT can make or break a company. Innovation</w:t>
      </w:r>
      <w:bookmarkStart w:id="0" w:name="_GoBack"/>
      <w:bookmarkEnd w:id="0"/>
      <w:r w:rsidR="00E27747">
        <w:rPr>
          <w:lang w:val="en-AU"/>
        </w:rPr>
        <w:t xml:space="preserve"> in technology is a factor, every organization must emphasise on to survive in the market. Companies must learn lessons from this success and failures and the underlying factors responsible in each case before implementing change. In addition to this, relying on technology merely is not something commended but various other associated factors must also be kept in mind.</w:t>
      </w:r>
    </w:p>
    <w:p w:rsidR="00E27747" w:rsidRDefault="00AB6450" w:rsidP="00C534C2">
      <w:pPr>
        <w:spacing w:line="480" w:lineRule="auto"/>
        <w:ind w:firstLine="720"/>
        <w:rPr>
          <w:lang w:val="en-AU"/>
        </w:rPr>
      </w:pPr>
      <w:r>
        <w:rPr>
          <w:lang w:val="en-AU"/>
        </w:rPr>
        <w:t>Companies must be ready to respond to the ever-changing technological environment. When it comes to technology, the decision must be based on research in the future. In the absence of a culture of technology and innovation, reliable leadership, sound management and efficient decision making, the most innovative technologies can also fail to produce favourable results for the companies</w:t>
      </w:r>
      <w:r w:rsidR="00E92202">
        <w:rPr>
          <w:lang w:val="en-AU"/>
        </w:rPr>
        <w:t xml:space="preserve"> </w:t>
      </w:r>
      <w:r w:rsidR="00E92202">
        <w:rPr>
          <w:lang w:val="en-AU"/>
        </w:rPr>
        <w:fldChar w:fldCharType="begin"/>
      </w:r>
      <w:r w:rsidR="00E92202">
        <w:rPr>
          <w:lang w:val="en-AU"/>
        </w:rPr>
        <w:instrText xml:space="preserve"> ADDIN ZOTERO_ITEM CSL_CITATION {"citationID":"W7qrWnZb","properties":{"formattedCitation":"(Harper and Utley, 2001)","plainCitation":"(Harper and Utley, 2001)","noteIndex":0},"citationItems":[{"id":913,"uris":["http://zotero.org/users/local/orkqtrjP/items/IRBRP9PU"],"uri":["http://zotero.org/users/local/orkqtrjP/items/IRBRP9PU"],"itemData":{"id":913,"type":"article-journal","title":"Organizational culture and successful information technology implementation","container-title":"Engineering Management Journal","page":"11-15","volume":"13","issue":"2","author":[{"family":"Harper","given":"George R."},{"family":"Utley","given":"Dawn R."}],"issued":{"date-parts":[["2001"]]}}}],"schema":"https://github.com/citation-style-language/schema/raw/master/csl-citation.json"} </w:instrText>
      </w:r>
      <w:r w:rsidR="00E92202">
        <w:rPr>
          <w:lang w:val="en-AU"/>
        </w:rPr>
        <w:fldChar w:fldCharType="separate"/>
      </w:r>
      <w:r w:rsidR="00E92202" w:rsidRPr="00E92202">
        <w:t>(Harper and Utley, 2001)</w:t>
      </w:r>
      <w:r w:rsidR="00E92202">
        <w:rPr>
          <w:lang w:val="en-AU"/>
        </w:rPr>
        <w:fldChar w:fldCharType="end"/>
      </w:r>
      <w:r>
        <w:rPr>
          <w:lang w:val="en-AU"/>
        </w:rPr>
        <w:t xml:space="preserve">. </w:t>
      </w:r>
    </w:p>
    <w:p w:rsidR="000B1664" w:rsidRDefault="00AB6450" w:rsidP="00C534C2">
      <w:pPr>
        <w:spacing w:line="480" w:lineRule="auto"/>
        <w:rPr>
          <w:lang w:val="en-AU"/>
        </w:rPr>
      </w:pPr>
      <w:r>
        <w:rPr>
          <w:lang w:val="en-AU"/>
        </w:rPr>
        <w:tab/>
      </w:r>
    </w:p>
    <w:p w:rsidR="00C534C2" w:rsidRDefault="00C534C2" w:rsidP="00C534C2">
      <w:pPr>
        <w:spacing w:line="480" w:lineRule="auto"/>
        <w:rPr>
          <w:lang w:val="en-AU"/>
        </w:rPr>
      </w:pPr>
    </w:p>
    <w:p w:rsidR="00C534C2" w:rsidRDefault="00C534C2" w:rsidP="00C534C2">
      <w:pPr>
        <w:spacing w:line="480" w:lineRule="auto"/>
        <w:rPr>
          <w:lang w:val="en-AU"/>
        </w:rPr>
      </w:pPr>
    </w:p>
    <w:p w:rsidR="00C534C2" w:rsidRDefault="00C534C2" w:rsidP="00C534C2">
      <w:pPr>
        <w:spacing w:line="480" w:lineRule="auto"/>
        <w:rPr>
          <w:lang w:val="en-AU"/>
        </w:rPr>
      </w:pPr>
    </w:p>
    <w:p w:rsidR="00C534C2" w:rsidRDefault="00C534C2" w:rsidP="00C534C2">
      <w:pPr>
        <w:spacing w:line="480" w:lineRule="auto"/>
        <w:rPr>
          <w:lang w:val="en-AU"/>
        </w:rPr>
      </w:pPr>
    </w:p>
    <w:p w:rsidR="00C534C2" w:rsidRDefault="00C534C2" w:rsidP="00C534C2">
      <w:pPr>
        <w:spacing w:line="480" w:lineRule="auto"/>
        <w:rPr>
          <w:lang w:val="en-AU"/>
        </w:rPr>
      </w:pPr>
    </w:p>
    <w:p w:rsidR="00C534C2" w:rsidRPr="000B1664" w:rsidRDefault="00C534C2" w:rsidP="00C534C2">
      <w:pPr>
        <w:spacing w:line="480" w:lineRule="auto"/>
        <w:rPr>
          <w:lang w:val="en-AU"/>
        </w:rPr>
      </w:pPr>
    </w:p>
    <w:p w:rsidR="00324EBE" w:rsidRPr="00324EBE" w:rsidRDefault="00AB6450" w:rsidP="00C534C2">
      <w:pPr>
        <w:pStyle w:val="Heading1"/>
        <w:rPr>
          <w:lang w:val="en-AU"/>
        </w:rPr>
      </w:pPr>
      <w:r>
        <w:rPr>
          <w:lang w:val="en-AU"/>
        </w:rPr>
        <w:lastRenderedPageBreak/>
        <w:t xml:space="preserve">Bibliography </w:t>
      </w:r>
    </w:p>
    <w:p w:rsidR="003C045F" w:rsidRPr="003C045F" w:rsidRDefault="00AB6450" w:rsidP="00C534C2">
      <w:pPr>
        <w:pStyle w:val="Bibliography"/>
        <w:spacing w:line="480" w:lineRule="auto"/>
      </w:pPr>
      <w:r>
        <w:rPr>
          <w:lang w:val="en-AU"/>
        </w:rPr>
        <w:fldChar w:fldCharType="begin"/>
      </w:r>
      <w:r>
        <w:rPr>
          <w:lang w:val="en-AU"/>
        </w:rPr>
        <w:instrText xml:space="preserve"> ADDIN ZOTERO_BIBL {"uncited":[],"omitted":[],"custom":[]} CSL_BIBLIOGRAPHY </w:instrText>
      </w:r>
      <w:r>
        <w:rPr>
          <w:lang w:val="en-AU"/>
        </w:rPr>
        <w:fldChar w:fldCharType="separate"/>
      </w:r>
      <w:proofErr w:type="spellStart"/>
      <w:r w:rsidRPr="003C045F">
        <w:t>Deschamps</w:t>
      </w:r>
      <w:proofErr w:type="spellEnd"/>
      <w:r w:rsidRPr="003C045F">
        <w:t xml:space="preserve">, J.-P., 2005. Different leadership skills for different innovation strategies. Strategy </w:t>
      </w:r>
      <w:proofErr w:type="spellStart"/>
      <w:r w:rsidRPr="003C045F">
        <w:t>Leadersh</w:t>
      </w:r>
      <w:proofErr w:type="spellEnd"/>
      <w:r w:rsidRPr="003C045F">
        <w:t>. 33, 31–38.</w:t>
      </w:r>
    </w:p>
    <w:p w:rsidR="003C045F" w:rsidRPr="003C045F" w:rsidRDefault="00AB6450" w:rsidP="00C534C2">
      <w:pPr>
        <w:pStyle w:val="Bibliography"/>
        <w:spacing w:line="480" w:lineRule="auto"/>
      </w:pPr>
      <w:r w:rsidRPr="003C045F">
        <w:t xml:space="preserve">Harper, G.R., Utley, D.R., 2001. Organizational culture and successful information technology implementation. Eng. </w:t>
      </w:r>
      <w:proofErr w:type="spellStart"/>
      <w:r w:rsidRPr="003C045F">
        <w:t>Manag</w:t>
      </w:r>
      <w:proofErr w:type="spellEnd"/>
      <w:r w:rsidRPr="003C045F">
        <w:t>. J. 13, 11–15.</w:t>
      </w:r>
    </w:p>
    <w:p w:rsidR="003C045F" w:rsidRPr="003C045F" w:rsidRDefault="00AB6450" w:rsidP="00C534C2">
      <w:pPr>
        <w:pStyle w:val="Bibliography"/>
        <w:spacing w:line="480" w:lineRule="auto"/>
      </w:pPr>
      <w:r w:rsidRPr="003C045F">
        <w:t>Levy, S., 2011. Jeff Bezos owns the web in more ways than you think. Wired Mag.</w:t>
      </w:r>
    </w:p>
    <w:p w:rsidR="003C045F" w:rsidRPr="003C045F" w:rsidRDefault="00AB6450" w:rsidP="00C534C2">
      <w:pPr>
        <w:pStyle w:val="Bibliography"/>
        <w:spacing w:line="480" w:lineRule="auto"/>
      </w:pPr>
      <w:r w:rsidRPr="003C045F">
        <w:t>McDonald, K., Smith-</w:t>
      </w:r>
      <w:proofErr w:type="spellStart"/>
      <w:r w:rsidRPr="003C045F">
        <w:t>Rowsey</w:t>
      </w:r>
      <w:proofErr w:type="spellEnd"/>
      <w:r w:rsidRPr="003C045F">
        <w:t>, D., 2016. The Netflix effect: Technology and entertainment in the 21st century. Bloomsbury Publishing USA.</w:t>
      </w:r>
    </w:p>
    <w:p w:rsidR="003C045F" w:rsidRPr="003C045F" w:rsidRDefault="00AB6450" w:rsidP="00C534C2">
      <w:pPr>
        <w:pStyle w:val="Bibliography"/>
        <w:spacing w:line="480" w:lineRule="auto"/>
      </w:pPr>
      <w:proofErr w:type="spellStart"/>
      <w:r w:rsidRPr="003C045F">
        <w:t>Perschel</w:t>
      </w:r>
      <w:proofErr w:type="spellEnd"/>
      <w:r w:rsidRPr="003C045F">
        <w:t>, A., 2010. Work</w:t>
      </w:r>
      <w:r w:rsidRPr="003C045F">
        <w:rPr>
          <w:rFonts w:ascii="Cambria Math" w:hAnsi="Cambria Math" w:cs="Cambria Math"/>
        </w:rPr>
        <w:t>‐</w:t>
      </w:r>
      <w:r w:rsidRPr="003C045F">
        <w:t xml:space="preserve">life flow: How individuals, </w:t>
      </w:r>
      <w:proofErr w:type="spellStart"/>
      <w:r w:rsidRPr="003C045F">
        <w:t>Zappos</w:t>
      </w:r>
      <w:proofErr w:type="spellEnd"/>
      <w:r w:rsidRPr="003C045F">
        <w:t xml:space="preserve">, and other innovative companies achieve high engagement. Glob. Bus. Organ. </w:t>
      </w:r>
      <w:proofErr w:type="spellStart"/>
      <w:r w:rsidRPr="003C045F">
        <w:t>Excell</w:t>
      </w:r>
      <w:proofErr w:type="spellEnd"/>
      <w:r w:rsidRPr="003C045F">
        <w:t>. 29, 17–30.</w:t>
      </w:r>
    </w:p>
    <w:p w:rsidR="003C045F" w:rsidRPr="003C045F" w:rsidRDefault="00AB6450" w:rsidP="00C534C2">
      <w:pPr>
        <w:pStyle w:val="Bibliography"/>
        <w:spacing w:line="480" w:lineRule="auto"/>
      </w:pPr>
      <w:r w:rsidRPr="003C045F">
        <w:t xml:space="preserve">Rainer, R.K., </w:t>
      </w:r>
      <w:proofErr w:type="spellStart"/>
      <w:r w:rsidRPr="003C045F">
        <w:t>Cegielski</w:t>
      </w:r>
      <w:proofErr w:type="spellEnd"/>
      <w:r w:rsidRPr="003C045F">
        <w:t xml:space="preserve">, C.G., </w:t>
      </w:r>
      <w:proofErr w:type="spellStart"/>
      <w:r w:rsidRPr="003C045F">
        <w:t>Splettstoesser-Hogeterp</w:t>
      </w:r>
      <w:proofErr w:type="spellEnd"/>
      <w:r w:rsidRPr="003C045F">
        <w:t>, I., Sanchez-Rodriguez, C., 2013. Introduction to information systems: Supporting and transforming business. John Wiley &amp; Sons.</w:t>
      </w:r>
    </w:p>
    <w:p w:rsidR="003C045F" w:rsidRPr="003C045F" w:rsidRDefault="00AB6450" w:rsidP="00C534C2">
      <w:pPr>
        <w:pStyle w:val="Bibliography"/>
        <w:spacing w:line="480" w:lineRule="auto"/>
      </w:pPr>
      <w:r w:rsidRPr="003C045F">
        <w:t xml:space="preserve">The World’s Most Innovative Companies List [WWW Document], </w:t>
      </w:r>
      <w:proofErr w:type="spellStart"/>
      <w:r w:rsidRPr="003C045F">
        <w:t>n.d.</w:t>
      </w:r>
      <w:proofErr w:type="spellEnd"/>
      <w:r w:rsidRPr="003C045F">
        <w:t xml:space="preserve"> URL https://www.forbes.com/innovative-companies/list/#tab:rank (accessed 8.21.19).</w:t>
      </w:r>
    </w:p>
    <w:p w:rsidR="003C045F" w:rsidRPr="003C045F" w:rsidRDefault="00AB6450" w:rsidP="00C534C2">
      <w:pPr>
        <w:pStyle w:val="Bibliography"/>
        <w:spacing w:line="480" w:lineRule="auto"/>
      </w:pPr>
      <w:r w:rsidRPr="003C045F">
        <w:t xml:space="preserve">Thierry, I., </w:t>
      </w:r>
      <w:proofErr w:type="spellStart"/>
      <w:r w:rsidRPr="003C045F">
        <w:t>Lescop</w:t>
      </w:r>
      <w:proofErr w:type="spellEnd"/>
      <w:r w:rsidRPr="003C045F">
        <w:t xml:space="preserve">, D., 2009. Open innovation within business ecosystems: a tale from Amazon. </w:t>
      </w:r>
      <w:proofErr w:type="gramStart"/>
      <w:r w:rsidRPr="003C045F">
        <w:t>com</w:t>
      </w:r>
      <w:proofErr w:type="gramEnd"/>
      <w:r w:rsidRPr="003C045F">
        <w:t xml:space="preserve">. </w:t>
      </w:r>
      <w:proofErr w:type="spellStart"/>
      <w:r w:rsidRPr="003C045F">
        <w:t>Commun</w:t>
      </w:r>
      <w:proofErr w:type="spellEnd"/>
      <w:r w:rsidRPr="003C045F">
        <w:t xml:space="preserve">. </w:t>
      </w:r>
      <w:proofErr w:type="spellStart"/>
      <w:r w:rsidRPr="003C045F">
        <w:t>Strat</w:t>
      </w:r>
      <w:proofErr w:type="spellEnd"/>
      <w:r w:rsidRPr="003C045F">
        <w:t>. 37.</w:t>
      </w:r>
    </w:p>
    <w:p w:rsidR="00EE4BD1" w:rsidRPr="00EE4BD1" w:rsidRDefault="00AB6450" w:rsidP="00C534C2">
      <w:pPr>
        <w:spacing w:line="480" w:lineRule="auto"/>
        <w:rPr>
          <w:lang w:val="en-AU"/>
        </w:rPr>
      </w:pPr>
      <w:r>
        <w:rPr>
          <w:lang w:val="en-AU"/>
        </w:rPr>
        <w:fldChar w:fldCharType="end"/>
      </w:r>
    </w:p>
    <w:sectPr w:rsidR="00EE4BD1" w:rsidRPr="00EE4BD1"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5964" w:rsidRDefault="00A45964">
      <w:r>
        <w:separator/>
      </w:r>
    </w:p>
  </w:endnote>
  <w:endnote w:type="continuationSeparator" w:id="0">
    <w:p w:rsidR="00A45964" w:rsidRDefault="00A459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5964" w:rsidRDefault="00A45964">
      <w:r>
        <w:separator/>
      </w:r>
    </w:p>
  </w:footnote>
  <w:footnote w:type="continuationSeparator" w:id="0">
    <w:p w:rsidR="00A45964" w:rsidRDefault="00A459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83E" w:rsidRPr="00050744" w:rsidRDefault="00AB6450" w:rsidP="006E2EA2">
    <w:pPr>
      <w:pStyle w:val="Header"/>
      <w:jc w:val="right"/>
    </w:pPr>
    <w:r w:rsidRPr="001C785F">
      <w:t>IT</w:t>
    </w:r>
    <w:r>
      <w:t xml:space="preserv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6768F5">
      <w:rPr>
        <w:rStyle w:val="PageNumber"/>
        <w:noProof/>
      </w:rPr>
      <w:t>6</w:t>
    </w:r>
    <w:r w:rsidRPr="00050744">
      <w:rPr>
        <w:rStyle w:val="PageNumber"/>
      </w:rPr>
      <w:fldChar w:fldCharType="end"/>
    </w:r>
  </w:p>
  <w:p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35E2"/>
    <w:rsid w:val="00017B84"/>
    <w:rsid w:val="00017F74"/>
    <w:rsid w:val="0004181A"/>
    <w:rsid w:val="00050744"/>
    <w:rsid w:val="000578D5"/>
    <w:rsid w:val="00065E43"/>
    <w:rsid w:val="000704F5"/>
    <w:rsid w:val="000A1527"/>
    <w:rsid w:val="000B1664"/>
    <w:rsid w:val="000C43D6"/>
    <w:rsid w:val="000F151B"/>
    <w:rsid w:val="000F759D"/>
    <w:rsid w:val="00112DF7"/>
    <w:rsid w:val="00125D95"/>
    <w:rsid w:val="0013681C"/>
    <w:rsid w:val="0017127F"/>
    <w:rsid w:val="00173D9C"/>
    <w:rsid w:val="00182180"/>
    <w:rsid w:val="0018567A"/>
    <w:rsid w:val="001861A2"/>
    <w:rsid w:val="00186C83"/>
    <w:rsid w:val="001C2460"/>
    <w:rsid w:val="001C785F"/>
    <w:rsid w:val="001D134A"/>
    <w:rsid w:val="001E6002"/>
    <w:rsid w:val="00220EBE"/>
    <w:rsid w:val="002227A3"/>
    <w:rsid w:val="0023184A"/>
    <w:rsid w:val="002357A9"/>
    <w:rsid w:val="002476AA"/>
    <w:rsid w:val="00253731"/>
    <w:rsid w:val="00262FAE"/>
    <w:rsid w:val="0026343D"/>
    <w:rsid w:val="00264B1B"/>
    <w:rsid w:val="00267191"/>
    <w:rsid w:val="00272A4E"/>
    <w:rsid w:val="00275550"/>
    <w:rsid w:val="00287AFC"/>
    <w:rsid w:val="002A582D"/>
    <w:rsid w:val="002B0E3C"/>
    <w:rsid w:val="002C53A3"/>
    <w:rsid w:val="002D270C"/>
    <w:rsid w:val="002E41AF"/>
    <w:rsid w:val="00305ABC"/>
    <w:rsid w:val="00317335"/>
    <w:rsid w:val="00324EBE"/>
    <w:rsid w:val="00327025"/>
    <w:rsid w:val="00330694"/>
    <w:rsid w:val="0033167D"/>
    <w:rsid w:val="00351654"/>
    <w:rsid w:val="00355A28"/>
    <w:rsid w:val="00360028"/>
    <w:rsid w:val="00364E0B"/>
    <w:rsid w:val="0037130F"/>
    <w:rsid w:val="0038312E"/>
    <w:rsid w:val="003960FC"/>
    <w:rsid w:val="003C045F"/>
    <w:rsid w:val="003C401A"/>
    <w:rsid w:val="003D0B26"/>
    <w:rsid w:val="003E1EB6"/>
    <w:rsid w:val="003E2584"/>
    <w:rsid w:val="003E6DF4"/>
    <w:rsid w:val="003F4EC3"/>
    <w:rsid w:val="003F5A63"/>
    <w:rsid w:val="00411990"/>
    <w:rsid w:val="00414E60"/>
    <w:rsid w:val="00424E97"/>
    <w:rsid w:val="00452749"/>
    <w:rsid w:val="00486512"/>
    <w:rsid w:val="00486911"/>
    <w:rsid w:val="00491946"/>
    <w:rsid w:val="004922BC"/>
    <w:rsid w:val="004A405E"/>
    <w:rsid w:val="004A4F79"/>
    <w:rsid w:val="004D20CF"/>
    <w:rsid w:val="004D2924"/>
    <w:rsid w:val="004E4D32"/>
    <w:rsid w:val="004E70E8"/>
    <w:rsid w:val="004F71AC"/>
    <w:rsid w:val="00532588"/>
    <w:rsid w:val="00536F13"/>
    <w:rsid w:val="0053797E"/>
    <w:rsid w:val="00547054"/>
    <w:rsid w:val="0055128A"/>
    <w:rsid w:val="0056105A"/>
    <w:rsid w:val="005617EF"/>
    <w:rsid w:val="00576B3A"/>
    <w:rsid w:val="005831CB"/>
    <w:rsid w:val="005A19CD"/>
    <w:rsid w:val="005A6CCE"/>
    <w:rsid w:val="005C1C18"/>
    <w:rsid w:val="0060010C"/>
    <w:rsid w:val="00620078"/>
    <w:rsid w:val="0064456C"/>
    <w:rsid w:val="00645424"/>
    <w:rsid w:val="00646DA5"/>
    <w:rsid w:val="006556FC"/>
    <w:rsid w:val="00661051"/>
    <w:rsid w:val="0066177E"/>
    <w:rsid w:val="006768F5"/>
    <w:rsid w:val="00691D8D"/>
    <w:rsid w:val="006B6F07"/>
    <w:rsid w:val="006C1834"/>
    <w:rsid w:val="006D04D1"/>
    <w:rsid w:val="006D5A8D"/>
    <w:rsid w:val="006D5E78"/>
    <w:rsid w:val="006E2EA2"/>
    <w:rsid w:val="0070441A"/>
    <w:rsid w:val="00711866"/>
    <w:rsid w:val="00711F62"/>
    <w:rsid w:val="00720A93"/>
    <w:rsid w:val="007251D0"/>
    <w:rsid w:val="00725F53"/>
    <w:rsid w:val="00736176"/>
    <w:rsid w:val="007374DF"/>
    <w:rsid w:val="00764269"/>
    <w:rsid w:val="007709C7"/>
    <w:rsid w:val="007716D3"/>
    <w:rsid w:val="007838B8"/>
    <w:rsid w:val="00784DB1"/>
    <w:rsid w:val="007A2B7D"/>
    <w:rsid w:val="007D2082"/>
    <w:rsid w:val="007E2F5E"/>
    <w:rsid w:val="007F5645"/>
    <w:rsid w:val="00821F3E"/>
    <w:rsid w:val="008423D8"/>
    <w:rsid w:val="008511FD"/>
    <w:rsid w:val="00886ACD"/>
    <w:rsid w:val="0089001E"/>
    <w:rsid w:val="0089037E"/>
    <w:rsid w:val="00894AD8"/>
    <w:rsid w:val="008A3762"/>
    <w:rsid w:val="008A4FF9"/>
    <w:rsid w:val="008A5A02"/>
    <w:rsid w:val="008A6AFF"/>
    <w:rsid w:val="008C6813"/>
    <w:rsid w:val="008F13BB"/>
    <w:rsid w:val="008F77FE"/>
    <w:rsid w:val="009035AA"/>
    <w:rsid w:val="00912BEC"/>
    <w:rsid w:val="009132A3"/>
    <w:rsid w:val="009143B3"/>
    <w:rsid w:val="00921B4B"/>
    <w:rsid w:val="00922A20"/>
    <w:rsid w:val="00943011"/>
    <w:rsid w:val="00971E8F"/>
    <w:rsid w:val="009760E6"/>
    <w:rsid w:val="00990515"/>
    <w:rsid w:val="009B318A"/>
    <w:rsid w:val="009C3BED"/>
    <w:rsid w:val="009C6E4F"/>
    <w:rsid w:val="009D1954"/>
    <w:rsid w:val="009D61B5"/>
    <w:rsid w:val="009E40B5"/>
    <w:rsid w:val="009F10CC"/>
    <w:rsid w:val="00A03CEC"/>
    <w:rsid w:val="00A04BB6"/>
    <w:rsid w:val="00A429A4"/>
    <w:rsid w:val="00A45964"/>
    <w:rsid w:val="00A50614"/>
    <w:rsid w:val="00A66A56"/>
    <w:rsid w:val="00A70AC8"/>
    <w:rsid w:val="00A9681E"/>
    <w:rsid w:val="00A97282"/>
    <w:rsid w:val="00AB6450"/>
    <w:rsid w:val="00AD1389"/>
    <w:rsid w:val="00AD336C"/>
    <w:rsid w:val="00AE3F51"/>
    <w:rsid w:val="00AF5531"/>
    <w:rsid w:val="00B070E8"/>
    <w:rsid w:val="00B1659B"/>
    <w:rsid w:val="00B25EE5"/>
    <w:rsid w:val="00B317EC"/>
    <w:rsid w:val="00B467F1"/>
    <w:rsid w:val="00B50C14"/>
    <w:rsid w:val="00B52224"/>
    <w:rsid w:val="00B52F39"/>
    <w:rsid w:val="00B54460"/>
    <w:rsid w:val="00B820C9"/>
    <w:rsid w:val="00B86751"/>
    <w:rsid w:val="00B91930"/>
    <w:rsid w:val="00BB0838"/>
    <w:rsid w:val="00BB3788"/>
    <w:rsid w:val="00BC283E"/>
    <w:rsid w:val="00BC437B"/>
    <w:rsid w:val="00BE136F"/>
    <w:rsid w:val="00C04F3F"/>
    <w:rsid w:val="00C12B26"/>
    <w:rsid w:val="00C362B6"/>
    <w:rsid w:val="00C534C2"/>
    <w:rsid w:val="00C6507A"/>
    <w:rsid w:val="00C713AC"/>
    <w:rsid w:val="00C84CAD"/>
    <w:rsid w:val="00CC427D"/>
    <w:rsid w:val="00CD3F0C"/>
    <w:rsid w:val="00CE6C99"/>
    <w:rsid w:val="00CF1CED"/>
    <w:rsid w:val="00CF517F"/>
    <w:rsid w:val="00CF6C12"/>
    <w:rsid w:val="00D01CC2"/>
    <w:rsid w:val="00D114CF"/>
    <w:rsid w:val="00D224D5"/>
    <w:rsid w:val="00D41461"/>
    <w:rsid w:val="00D42851"/>
    <w:rsid w:val="00D81B6E"/>
    <w:rsid w:val="00DA49CE"/>
    <w:rsid w:val="00DD7745"/>
    <w:rsid w:val="00DD78B0"/>
    <w:rsid w:val="00DE3FC9"/>
    <w:rsid w:val="00DF089C"/>
    <w:rsid w:val="00DF45C9"/>
    <w:rsid w:val="00E0171A"/>
    <w:rsid w:val="00E17671"/>
    <w:rsid w:val="00E246FD"/>
    <w:rsid w:val="00E27747"/>
    <w:rsid w:val="00E477A0"/>
    <w:rsid w:val="00E50350"/>
    <w:rsid w:val="00E92202"/>
    <w:rsid w:val="00EC7D80"/>
    <w:rsid w:val="00EE40B8"/>
    <w:rsid w:val="00EE4BD1"/>
    <w:rsid w:val="00EE4F1B"/>
    <w:rsid w:val="00EF1736"/>
    <w:rsid w:val="00EF238F"/>
    <w:rsid w:val="00F01FA1"/>
    <w:rsid w:val="00F11E02"/>
    <w:rsid w:val="00F15869"/>
    <w:rsid w:val="00F3524E"/>
    <w:rsid w:val="00F3716C"/>
    <w:rsid w:val="00F4312E"/>
    <w:rsid w:val="00F471A1"/>
    <w:rsid w:val="00F5007F"/>
    <w:rsid w:val="00F567BE"/>
    <w:rsid w:val="00F56874"/>
    <w:rsid w:val="00F63600"/>
    <w:rsid w:val="00F67AFD"/>
    <w:rsid w:val="00F810B9"/>
    <w:rsid w:val="00F858F9"/>
    <w:rsid w:val="00F901C2"/>
    <w:rsid w:val="00FA40CB"/>
    <w:rsid w:val="00FA76FD"/>
    <w:rsid w:val="00FD7DD7"/>
    <w:rsid w:val="00FE7E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37D890A-229A-4BD5-BF50-849F7A1A4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152</Words>
  <Characters>1227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8-21T03:17:00Z</dcterms:created>
  <dcterms:modified xsi:type="dcterms:W3CDTF">2019-08-2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NsgawP3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